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1ADD78" w14:textId="2D27CF7B" w:rsidR="00610DA7" w:rsidRPr="001666E3" w:rsidRDefault="00610DA7" w:rsidP="000E4ED6">
      <w:pPr>
        <w:pStyle w:val="3"/>
        <w:spacing w:line="480" w:lineRule="auto"/>
        <w:rPr>
          <w:rFonts w:ascii="Arial" w:eastAsiaTheme="minorEastAsia" w:hAnsi="Arial" w:cs="Arial"/>
          <w:color w:val="auto"/>
          <w:lang w:eastAsia="ko-KR"/>
        </w:rPr>
      </w:pPr>
      <w:r w:rsidRPr="001666E3">
        <w:rPr>
          <w:rFonts w:ascii="Arial" w:eastAsiaTheme="minorEastAsia" w:hAnsi="Arial" w:cs="Arial"/>
          <w:color w:val="auto"/>
          <w:lang w:eastAsia="ko-KR"/>
        </w:rPr>
        <w:t xml:space="preserve">Supplementary </w:t>
      </w:r>
      <w:r w:rsidR="00442D77">
        <w:rPr>
          <w:rFonts w:ascii="Arial" w:eastAsiaTheme="minorEastAsia" w:hAnsi="Arial" w:cs="Arial" w:hint="eastAsia"/>
          <w:color w:val="auto"/>
          <w:lang w:eastAsia="ko-KR"/>
        </w:rPr>
        <w:t>Videos</w:t>
      </w:r>
    </w:p>
    <w:p w14:paraId="0327A23F" w14:textId="6E4D87B9" w:rsidR="00524F2A" w:rsidRPr="000A130D" w:rsidRDefault="00A9290F" w:rsidP="00DA2609">
      <w:pPr>
        <w:pStyle w:val="Compact"/>
        <w:spacing w:line="480" w:lineRule="auto"/>
        <w:jc w:val="both"/>
        <w:rPr>
          <w:rFonts w:ascii="Arial" w:hAnsi="Arial" w:cs="Arial"/>
          <w:color w:val="000000" w:themeColor="text1"/>
          <w:lang w:eastAsia="ko-KR"/>
        </w:rPr>
      </w:pPr>
      <w:r w:rsidRPr="00A9290F">
        <w:rPr>
          <w:rFonts w:ascii="Arial" w:hAnsi="Arial" w:cs="Arial"/>
          <w:b/>
          <w:bCs/>
          <w:lang w:eastAsia="ko-KR"/>
        </w:rPr>
        <w:t xml:space="preserve">Supplementary </w:t>
      </w:r>
      <w:r w:rsidR="00524F2A">
        <w:rPr>
          <w:rFonts w:ascii="Arial" w:hAnsi="Arial" w:cs="Arial" w:hint="eastAsia"/>
          <w:b/>
          <w:bCs/>
          <w:lang w:eastAsia="ko-KR"/>
        </w:rPr>
        <w:t>Video</w:t>
      </w:r>
      <w:r w:rsidR="00524F2A" w:rsidRPr="001666E3">
        <w:rPr>
          <w:rFonts w:ascii="Arial" w:hAnsi="Arial" w:cs="Arial"/>
          <w:b/>
          <w:bCs/>
        </w:rPr>
        <w:t xml:space="preserve"> </w:t>
      </w:r>
      <w:r w:rsidR="009D2AA8">
        <w:rPr>
          <w:rFonts w:ascii="Arial" w:hAnsi="Arial" w:cs="Arial" w:hint="eastAsia"/>
          <w:b/>
          <w:bCs/>
          <w:lang w:eastAsia="ko-KR"/>
        </w:rPr>
        <w:t>1</w:t>
      </w:r>
      <w:r w:rsidR="00DA2609">
        <w:rPr>
          <w:rFonts w:ascii="Arial" w:hAnsi="Arial" w:cs="Arial" w:hint="eastAsia"/>
          <w:b/>
          <w:bCs/>
          <w:lang w:eastAsia="ko-KR"/>
        </w:rPr>
        <w:t xml:space="preserve">. </w:t>
      </w:r>
      <w:r w:rsidR="00DA2609" w:rsidRPr="00DA2609">
        <w:rPr>
          <w:rFonts w:ascii="Arial" w:hAnsi="Arial" w:cs="Arial"/>
          <w:b/>
          <w:bCs/>
          <w:lang w:eastAsia="ko-KR"/>
        </w:rPr>
        <w:t>Forward locomotion generated by the CANN model.</w:t>
      </w:r>
      <w:r w:rsidR="00DA2609">
        <w:rPr>
          <w:rFonts w:ascii="Arial" w:hAnsi="Arial" w:cs="Arial" w:hint="eastAsia"/>
          <w:b/>
          <w:bCs/>
          <w:lang w:eastAsia="ko-KR"/>
        </w:rPr>
        <w:t xml:space="preserve"> </w:t>
      </w:r>
      <w:r w:rsidR="00DA2609" w:rsidRPr="00DA2609">
        <w:rPr>
          <w:rFonts w:ascii="Arial" w:hAnsi="Arial" w:cs="Arial"/>
          <w:lang w:eastAsia="ko-KR"/>
        </w:rPr>
        <w:t>Mechanical body simulation driven by body control angles derived from the CANN model under a forward-locomotion command</w:t>
      </w:r>
      <w:r w:rsidR="00DA2609">
        <w:rPr>
          <w:rFonts w:ascii="Arial" w:hAnsi="Arial" w:cs="Arial" w:hint="eastAsia"/>
          <w:lang w:eastAsia="ko-KR"/>
        </w:rPr>
        <w:t xml:space="preserve">. </w:t>
      </w:r>
      <w:r w:rsidR="00DA2609" w:rsidRPr="00DA2609">
        <w:rPr>
          <w:rFonts w:ascii="Arial" w:hAnsi="Arial" w:cs="Arial"/>
          <w:lang w:eastAsia="ko-KR"/>
        </w:rPr>
        <w:t xml:space="preserve">(Representative trajectory ID: 55–02; see </w:t>
      </w:r>
      <w:r w:rsidR="000A130D">
        <w:rPr>
          <w:rFonts w:ascii="Arial" w:hAnsi="Arial" w:cs="Arial" w:hint="eastAsia"/>
          <w:lang w:eastAsia="ko-KR"/>
        </w:rPr>
        <w:t xml:space="preserve">the </w:t>
      </w:r>
      <w:r w:rsidR="000A130D" w:rsidRPr="000A130D">
        <w:rPr>
          <w:rFonts w:ascii="Arial" w:hAnsi="Arial" w:cs="Arial" w:hint="eastAsia"/>
          <w:color w:val="000000" w:themeColor="text1"/>
          <w:lang w:eastAsia="ko-KR"/>
        </w:rPr>
        <w:t xml:space="preserve">Zenodo repository </w:t>
      </w:r>
      <w:r w:rsidR="000A130D" w:rsidRPr="000A130D">
        <w:rPr>
          <w:rFonts w:ascii="Arial" w:hAnsi="Arial" w:cs="Arial"/>
          <w:color w:val="000000" w:themeColor="text1"/>
          <w:lang w:eastAsia="ko-KR"/>
        </w:rPr>
        <w:fldChar w:fldCharType="begin"/>
      </w:r>
      <w:r w:rsidR="000A130D" w:rsidRPr="000A130D">
        <w:rPr>
          <w:rFonts w:ascii="Arial" w:hAnsi="Arial" w:cs="Arial"/>
          <w:color w:val="000000" w:themeColor="text1"/>
          <w:lang w:eastAsia="ko-KR"/>
        </w:rPr>
        <w:instrText xml:space="preserve"> ADDIN ZOTERO_ITEM CSL_CITATION {"citationID":"RxSItkrO","properties":{"unsorted":false,"formattedCitation":"[1]","plainCitation":"[1]","noteIndex":0},"citationItems":[{"id":12988,"uris":["http://zotero.org/users/6520522/items/97SQ7NZ7"],"itemData":{"id":12988,"type":"dataset","abstract":"This repository contains source code and data used for C. elegans neural network model study.\n\n\n\nMain code: train.py, figure.py\n\nOptimization results: files in \"parameter/\" directory.","citation-key":"chungElegansArtificialNeural2026","DOI":"10.5281/zenodo.18626935","language":"eng","publisher":"Zenodo","source":"Zenodo","title":"C. elegans Artificial Neural Network Model Parameter Set","URL":"https://zenodo.org/records/18626935","author":[{"family":"Chung","given":"Taegon"},{"family":"Kim","given":"Sangyeol"}],"accessed":{"date-parts":[["2026",2,13]]},"issued":{"date-parts":[["2026",2,13]]}}}],"schema":"https://github.com/citation-style-language/schema/raw/master/csl-citation.json"} </w:instrText>
      </w:r>
      <w:r w:rsidR="000A130D" w:rsidRPr="000A130D">
        <w:rPr>
          <w:rFonts w:ascii="Arial" w:hAnsi="Arial" w:cs="Arial"/>
          <w:color w:val="000000" w:themeColor="text1"/>
          <w:lang w:eastAsia="ko-KR"/>
        </w:rPr>
        <w:fldChar w:fldCharType="separate"/>
      </w:r>
      <w:r w:rsidR="000A130D" w:rsidRPr="000A130D">
        <w:rPr>
          <w:rFonts w:ascii="Cambria" w:hAnsi="Cambria"/>
          <w:color w:val="000000" w:themeColor="text1"/>
        </w:rPr>
        <w:t>[1]</w:t>
      </w:r>
      <w:r w:rsidR="000A130D" w:rsidRPr="000A130D">
        <w:rPr>
          <w:rFonts w:ascii="Arial" w:hAnsi="Arial" w:cs="Arial"/>
          <w:color w:val="000000" w:themeColor="text1"/>
          <w:lang w:eastAsia="ko-KR"/>
        </w:rPr>
        <w:fldChar w:fldCharType="end"/>
      </w:r>
      <w:r w:rsidR="00DA2609" w:rsidRPr="000A130D">
        <w:rPr>
          <w:rFonts w:ascii="Arial" w:hAnsi="Arial" w:cs="Arial"/>
          <w:color w:val="000000" w:themeColor="text1"/>
          <w:lang w:eastAsia="ko-KR"/>
        </w:rPr>
        <w:t>)</w:t>
      </w:r>
    </w:p>
    <w:p w14:paraId="42D4AD2B" w14:textId="77777777" w:rsidR="00524F2A" w:rsidRPr="001666E3" w:rsidRDefault="00524F2A" w:rsidP="00524F2A">
      <w:pPr>
        <w:pStyle w:val="a0"/>
        <w:spacing w:line="480" w:lineRule="auto"/>
        <w:rPr>
          <w:rFonts w:ascii="Arial" w:hAnsi="Arial" w:cs="Arial"/>
          <w:lang w:eastAsia="ko-KR"/>
        </w:rPr>
      </w:pPr>
    </w:p>
    <w:p w14:paraId="74041745" w14:textId="549E7BF0" w:rsidR="00524F2A" w:rsidRPr="001666E3" w:rsidRDefault="00A9290F" w:rsidP="00524F2A">
      <w:pPr>
        <w:pStyle w:val="Compact"/>
        <w:spacing w:line="480" w:lineRule="auto"/>
        <w:jc w:val="both"/>
        <w:rPr>
          <w:rFonts w:ascii="Arial" w:hAnsi="Arial" w:cs="Arial"/>
          <w:lang w:eastAsia="ko-KR"/>
        </w:rPr>
      </w:pPr>
      <w:r w:rsidRPr="00A9290F">
        <w:rPr>
          <w:rFonts w:ascii="Arial" w:hAnsi="Arial" w:cs="Arial"/>
          <w:b/>
          <w:bCs/>
          <w:lang w:eastAsia="ko-KR"/>
        </w:rPr>
        <w:t xml:space="preserve">Supplementary </w:t>
      </w:r>
      <w:r w:rsidR="00524F2A">
        <w:rPr>
          <w:rFonts w:ascii="Arial" w:hAnsi="Arial" w:cs="Arial" w:hint="eastAsia"/>
          <w:b/>
          <w:bCs/>
          <w:lang w:eastAsia="ko-KR"/>
        </w:rPr>
        <w:t>Video</w:t>
      </w:r>
      <w:r w:rsidR="00524F2A" w:rsidRPr="001666E3">
        <w:rPr>
          <w:rFonts w:ascii="Arial" w:hAnsi="Arial" w:cs="Arial"/>
          <w:b/>
          <w:bCs/>
        </w:rPr>
        <w:t xml:space="preserve"> </w:t>
      </w:r>
      <w:r w:rsidR="009D2AA8">
        <w:rPr>
          <w:rFonts w:ascii="Arial" w:hAnsi="Arial" w:cs="Arial" w:hint="eastAsia"/>
          <w:b/>
          <w:bCs/>
          <w:lang w:eastAsia="ko-KR"/>
        </w:rPr>
        <w:t>2</w:t>
      </w:r>
      <w:r w:rsidR="009A73B8">
        <w:rPr>
          <w:rFonts w:ascii="Arial" w:hAnsi="Arial" w:cs="Arial" w:hint="eastAsia"/>
          <w:b/>
          <w:bCs/>
          <w:lang w:eastAsia="ko-KR"/>
        </w:rPr>
        <w:t xml:space="preserve">. </w:t>
      </w:r>
      <w:r w:rsidR="009A73B8" w:rsidRPr="009A73B8">
        <w:rPr>
          <w:rFonts w:ascii="Arial" w:hAnsi="Arial" w:cs="Arial"/>
          <w:b/>
          <w:bCs/>
          <w:lang w:eastAsia="ko-KR"/>
        </w:rPr>
        <w:t>Backward locomotion generated by the CANN model</w:t>
      </w:r>
      <w:r w:rsidR="00524F2A" w:rsidRPr="001666E3">
        <w:rPr>
          <w:rFonts w:ascii="Arial" w:hAnsi="Arial" w:cs="Arial"/>
          <w:b/>
          <w:bCs/>
          <w:lang w:eastAsia="ko-KR"/>
        </w:rPr>
        <w:t>.</w:t>
      </w:r>
      <w:r w:rsidR="00524F2A" w:rsidRPr="001666E3">
        <w:rPr>
          <w:rFonts w:ascii="Arial" w:hAnsi="Arial" w:cs="Arial"/>
        </w:rPr>
        <w:t xml:space="preserve"> </w:t>
      </w:r>
      <w:r w:rsidR="009A73B8" w:rsidRPr="009A73B8">
        <w:rPr>
          <w:rFonts w:ascii="Arial" w:hAnsi="Arial" w:cs="Arial"/>
          <w:lang w:eastAsia="ko-KR"/>
        </w:rPr>
        <w:t>Mechanical body simulation driven by body control angles derived from the CANN model under a backward-locomotion command</w:t>
      </w:r>
      <w:r w:rsidR="00524F2A">
        <w:rPr>
          <w:rFonts w:ascii="Arial" w:hAnsi="Arial" w:cs="Arial" w:hint="eastAsia"/>
          <w:lang w:eastAsia="ko-KR"/>
        </w:rPr>
        <w:t>.</w:t>
      </w:r>
    </w:p>
    <w:p w14:paraId="685EF877" w14:textId="77777777" w:rsidR="00524F2A" w:rsidRPr="001666E3" w:rsidRDefault="00524F2A" w:rsidP="00524F2A">
      <w:pPr>
        <w:pStyle w:val="a0"/>
        <w:spacing w:line="480" w:lineRule="auto"/>
        <w:rPr>
          <w:rFonts w:ascii="Arial" w:hAnsi="Arial" w:cs="Arial"/>
          <w:lang w:eastAsia="ko-KR"/>
        </w:rPr>
      </w:pPr>
    </w:p>
    <w:p w14:paraId="34E7CAE0" w14:textId="3C972C46" w:rsidR="00BC496F" w:rsidRDefault="00A9290F" w:rsidP="00BC496F">
      <w:pPr>
        <w:pStyle w:val="Compact"/>
        <w:spacing w:line="480" w:lineRule="auto"/>
        <w:jc w:val="both"/>
        <w:rPr>
          <w:rFonts w:ascii="Arial" w:hAnsi="Arial" w:cs="Arial"/>
          <w:lang w:eastAsia="ko-KR"/>
        </w:rPr>
      </w:pPr>
      <w:r w:rsidRPr="00A9290F">
        <w:rPr>
          <w:rFonts w:ascii="Arial" w:hAnsi="Arial" w:cs="Arial"/>
          <w:b/>
          <w:bCs/>
          <w:lang w:eastAsia="ko-KR"/>
        </w:rPr>
        <w:t xml:space="preserve">Supplementary </w:t>
      </w:r>
      <w:r w:rsidR="00524F2A">
        <w:rPr>
          <w:rFonts w:ascii="Arial" w:hAnsi="Arial" w:cs="Arial" w:hint="eastAsia"/>
          <w:b/>
          <w:bCs/>
          <w:lang w:eastAsia="ko-KR"/>
        </w:rPr>
        <w:t>Video</w:t>
      </w:r>
      <w:r w:rsidR="00524F2A" w:rsidRPr="001666E3">
        <w:rPr>
          <w:rFonts w:ascii="Arial" w:hAnsi="Arial" w:cs="Arial"/>
          <w:b/>
          <w:bCs/>
        </w:rPr>
        <w:t xml:space="preserve"> </w:t>
      </w:r>
      <w:r w:rsidR="009D2AA8">
        <w:rPr>
          <w:rFonts w:ascii="Arial" w:hAnsi="Arial" w:cs="Arial" w:hint="eastAsia"/>
          <w:b/>
          <w:bCs/>
          <w:lang w:eastAsia="ko-KR"/>
        </w:rPr>
        <w:t>3</w:t>
      </w:r>
      <w:r w:rsidR="00BC496F">
        <w:rPr>
          <w:rFonts w:ascii="Arial" w:hAnsi="Arial" w:cs="Arial" w:hint="eastAsia"/>
          <w:b/>
          <w:bCs/>
          <w:lang w:eastAsia="ko-KR"/>
        </w:rPr>
        <w:t xml:space="preserve">. </w:t>
      </w:r>
      <w:r w:rsidR="00BC496F" w:rsidRPr="00BC496F">
        <w:rPr>
          <w:rFonts w:ascii="Arial" w:hAnsi="Arial" w:cs="Arial"/>
          <w:b/>
          <w:bCs/>
          <w:lang w:eastAsia="ko-KR"/>
        </w:rPr>
        <w:t>Switching between forward and backward locomotion commands</w:t>
      </w:r>
      <w:r w:rsidR="00BC496F">
        <w:rPr>
          <w:rFonts w:ascii="Arial" w:hAnsi="Arial" w:cs="Arial" w:hint="eastAsia"/>
          <w:b/>
          <w:bCs/>
          <w:lang w:eastAsia="ko-KR"/>
        </w:rPr>
        <w:t xml:space="preserve">. </w:t>
      </w:r>
      <w:r w:rsidR="00BC496F" w:rsidRPr="00BC496F">
        <w:rPr>
          <w:rFonts w:ascii="Arial" w:hAnsi="Arial" w:cs="Arial"/>
          <w:lang w:eastAsia="ko-KR"/>
        </w:rPr>
        <w:t>Mechanical body simulation driven by CANN-derived muscle activity under commands alternating between forward and backward locomotion every 3.2 s</w:t>
      </w:r>
      <w:r w:rsidR="00C02E75">
        <w:rPr>
          <w:rFonts w:ascii="Arial" w:hAnsi="Arial" w:cs="Arial" w:hint="eastAsia"/>
          <w:lang w:eastAsia="ko-KR"/>
        </w:rPr>
        <w:t>ec</w:t>
      </w:r>
      <w:r w:rsidR="00BC496F" w:rsidRPr="00BC496F">
        <w:rPr>
          <w:rFonts w:ascii="Arial" w:hAnsi="Arial" w:cs="Arial"/>
          <w:lang w:eastAsia="ko-KR"/>
        </w:rPr>
        <w:t xml:space="preserve"> (total 10 s</w:t>
      </w:r>
      <w:r w:rsidR="00C02E75">
        <w:rPr>
          <w:rFonts w:ascii="Arial" w:hAnsi="Arial" w:cs="Arial" w:hint="eastAsia"/>
          <w:lang w:eastAsia="ko-KR"/>
        </w:rPr>
        <w:t>ec</w:t>
      </w:r>
      <w:r w:rsidR="00BC496F" w:rsidRPr="00BC496F">
        <w:rPr>
          <w:rFonts w:ascii="Arial" w:hAnsi="Arial" w:cs="Arial"/>
          <w:lang w:eastAsia="ko-KR"/>
        </w:rPr>
        <w:t>)</w:t>
      </w:r>
    </w:p>
    <w:p w14:paraId="53DD6A57" w14:textId="77777777" w:rsidR="003559A2" w:rsidRPr="001666E3" w:rsidRDefault="003559A2" w:rsidP="003559A2">
      <w:pPr>
        <w:pStyle w:val="a0"/>
        <w:spacing w:line="480" w:lineRule="auto"/>
        <w:rPr>
          <w:rFonts w:ascii="Arial" w:hAnsi="Arial" w:cs="Arial"/>
          <w:lang w:eastAsia="ko-KR"/>
        </w:rPr>
      </w:pPr>
    </w:p>
    <w:p w14:paraId="44A9A4A6" w14:textId="4E9C35C1" w:rsidR="003559A2" w:rsidRPr="003559A2" w:rsidRDefault="003559A2" w:rsidP="00524F2A">
      <w:pPr>
        <w:pStyle w:val="Compact"/>
        <w:spacing w:line="480" w:lineRule="auto"/>
        <w:jc w:val="both"/>
        <w:rPr>
          <w:rFonts w:ascii="Arial" w:hAnsi="Arial" w:cs="Arial"/>
          <w:lang w:eastAsia="ko-KR"/>
        </w:rPr>
      </w:pPr>
      <w:r w:rsidRPr="00A9290F">
        <w:rPr>
          <w:rFonts w:ascii="Arial" w:hAnsi="Arial" w:cs="Arial"/>
          <w:b/>
          <w:bCs/>
          <w:lang w:eastAsia="ko-KR"/>
        </w:rPr>
        <w:t xml:space="preserve">Supplementary </w:t>
      </w:r>
      <w:r>
        <w:rPr>
          <w:rFonts w:ascii="Arial" w:hAnsi="Arial" w:cs="Arial" w:hint="eastAsia"/>
          <w:b/>
          <w:bCs/>
          <w:lang w:eastAsia="ko-KR"/>
        </w:rPr>
        <w:t>Video</w:t>
      </w:r>
      <w:r w:rsidRPr="001666E3">
        <w:rPr>
          <w:rFonts w:ascii="Arial" w:hAnsi="Arial" w:cs="Arial"/>
          <w:b/>
          <w:bCs/>
        </w:rPr>
        <w:t xml:space="preserve"> </w:t>
      </w:r>
      <w:r w:rsidR="006351A1">
        <w:rPr>
          <w:rFonts w:ascii="Arial" w:hAnsi="Arial" w:cs="Arial" w:hint="eastAsia"/>
          <w:b/>
          <w:bCs/>
          <w:lang w:eastAsia="ko-KR"/>
        </w:rPr>
        <w:t>4</w:t>
      </w:r>
      <w:r w:rsidRPr="001666E3">
        <w:rPr>
          <w:rFonts w:ascii="Arial" w:hAnsi="Arial" w:cs="Arial"/>
          <w:b/>
          <w:bCs/>
          <w:lang w:eastAsia="ko-KR"/>
        </w:rPr>
        <w:t>.</w:t>
      </w:r>
      <w:r w:rsidRPr="001666E3">
        <w:rPr>
          <w:rFonts w:ascii="Arial" w:hAnsi="Arial" w:cs="Arial"/>
        </w:rPr>
        <w:t xml:space="preserve"> </w:t>
      </w:r>
      <w:r w:rsidR="00BD4383" w:rsidRPr="00BD4383">
        <w:rPr>
          <w:rFonts w:ascii="Arial" w:hAnsi="Arial" w:cs="Arial"/>
          <w:b/>
          <w:bCs/>
          <w:lang w:eastAsia="ko-KR"/>
        </w:rPr>
        <w:t>Locomotor bias induced by proprioceptive perturbations and SMD(D/V) ablation.</w:t>
      </w:r>
      <w:r w:rsidR="0090546D" w:rsidRPr="0090546D">
        <w:rPr>
          <w:rFonts w:ascii="Arial" w:hAnsi="Arial" w:cs="Arial"/>
          <w:lang w:eastAsia="ko-KR"/>
        </w:rPr>
        <w:t xml:space="preserve"> </w:t>
      </w:r>
      <w:r w:rsidR="00C8762D" w:rsidRPr="00C8762D">
        <w:rPr>
          <w:rFonts w:ascii="Arial" w:hAnsi="Arial" w:cs="Arial"/>
          <w:lang w:eastAsia="ko-KR"/>
        </w:rPr>
        <w:t xml:space="preserve">Simulated locomotion under </w:t>
      </w:r>
      <w:r w:rsidR="00C8762D" w:rsidRPr="00F117A3">
        <w:rPr>
          <w:rFonts w:ascii="Arial" w:hAnsi="Arial" w:cs="Arial"/>
          <w:i/>
          <w:iCs/>
          <w:lang w:eastAsia="ko-KR"/>
        </w:rPr>
        <w:t>trp-1,2</w:t>
      </w:r>
      <w:r w:rsidR="00C8762D" w:rsidRPr="00C8762D">
        <w:rPr>
          <w:rFonts w:ascii="Arial" w:hAnsi="Arial" w:cs="Arial"/>
          <w:lang w:eastAsia="ko-KR"/>
        </w:rPr>
        <w:t xml:space="preserve"> perturbation and SMDD/SMDV neuronal ablation for the ten most promising optimized weight sets, showing dorsal bias upon SMDD ablation and ventral bias upon SMDV ablation, consistent with the reported phenotypes.</w:t>
      </w:r>
    </w:p>
    <w:p w14:paraId="5EE20095" w14:textId="5600F644" w:rsidR="00610DA7" w:rsidRPr="001666E3" w:rsidRDefault="00610DA7" w:rsidP="000E4ED6">
      <w:pPr>
        <w:spacing w:line="480" w:lineRule="auto"/>
        <w:rPr>
          <w:rFonts w:ascii="Arial" w:hAnsi="Arial" w:cs="Arial"/>
        </w:rPr>
      </w:pPr>
    </w:p>
    <w:sectPr w:rsidR="00610DA7" w:rsidRPr="001666E3" w:rsidSect="00DD1509">
      <w:footerReference w:type="default" r:id="rId8"/>
      <w:pgSz w:w="12240" w:h="15840"/>
      <w:pgMar w:top="1701" w:right="1440" w:bottom="1440" w:left="1440" w:header="720" w:footer="283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31FA675" w14:textId="77777777" w:rsidR="008968A9" w:rsidRDefault="008968A9">
      <w:pPr>
        <w:spacing w:after="0"/>
      </w:pPr>
      <w:r>
        <w:separator/>
      </w:r>
    </w:p>
  </w:endnote>
  <w:endnote w:type="continuationSeparator" w:id="0">
    <w:p w14:paraId="2E17CB31" w14:textId="77777777" w:rsidR="008968A9" w:rsidRDefault="008968A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65658358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0F384ABF" w14:textId="0E28DEC7" w:rsidR="004642E7" w:rsidRDefault="006D4BEF">
            <w:pPr>
              <w:pStyle w:val="af1"/>
              <w:jc w:val="right"/>
            </w:pPr>
            <w:r>
              <w:rPr>
                <w:rFonts w:hint="eastAsia"/>
                <w:lang w:val="ko-KR" w:eastAsia="ko-KR"/>
              </w:rPr>
              <w:t>Page</w:t>
            </w:r>
            <w:r>
              <w:rPr>
                <w:lang w:val="ko-KR" w:eastAsia="ko-KR"/>
              </w:rPr>
              <w:t xml:space="preserve">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lang w:val="ko-KR" w:eastAsia="ko-KR"/>
              </w:rPr>
              <w:t>2</w:t>
            </w:r>
            <w:r>
              <w:rPr>
                <w:b/>
                <w:bCs/>
              </w:rPr>
              <w:fldChar w:fldCharType="end"/>
            </w:r>
            <w:r>
              <w:rPr>
                <w:lang w:val="ko-KR" w:eastAsia="ko-KR"/>
              </w:rPr>
              <w:t xml:space="preserve"> /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lang w:val="ko-KR" w:eastAsia="ko-KR"/>
              </w:rPr>
              <w:t>2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7D98492B" w14:textId="77777777" w:rsidR="004642E7" w:rsidRDefault="004642E7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6727EE6" w14:textId="77777777" w:rsidR="008968A9" w:rsidRDefault="008968A9">
      <w:r>
        <w:separator/>
      </w:r>
    </w:p>
  </w:footnote>
  <w:footnote w:type="continuationSeparator" w:id="0">
    <w:p w14:paraId="7F70337B" w14:textId="77777777" w:rsidR="008968A9" w:rsidRDefault="008968A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A990"/>
    <w:multiLevelType w:val="multilevel"/>
    <w:tmpl w:val="93641230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0000A991"/>
    <w:multiLevelType w:val="multilevel"/>
    <w:tmpl w:val="F606FB14"/>
    <w:lvl w:ilvl="0">
      <w:numFmt w:val="bullet"/>
      <w:lvlText w:val="•"/>
      <w:lvlJc w:val="left"/>
      <w:pPr>
        <w:ind w:left="720" w:hanging="480"/>
      </w:pPr>
    </w:lvl>
    <w:lvl w:ilvl="1">
      <w:numFmt w:val="bullet"/>
      <w:lvlText w:val="–"/>
      <w:lvlJc w:val="left"/>
      <w:pPr>
        <w:ind w:left="1440" w:hanging="480"/>
      </w:pPr>
    </w:lvl>
    <w:lvl w:ilvl="2">
      <w:numFmt w:val="bullet"/>
      <w:lvlText w:val="•"/>
      <w:lvlJc w:val="left"/>
      <w:pPr>
        <w:ind w:left="2160" w:hanging="480"/>
      </w:pPr>
    </w:lvl>
    <w:lvl w:ilvl="3">
      <w:numFmt w:val="bullet"/>
      <w:lvlText w:val="–"/>
      <w:lvlJc w:val="left"/>
      <w:pPr>
        <w:ind w:left="2880" w:hanging="480"/>
      </w:pPr>
    </w:lvl>
    <w:lvl w:ilvl="4">
      <w:numFmt w:val="bullet"/>
      <w:lvlText w:val="•"/>
      <w:lvlJc w:val="left"/>
      <w:pPr>
        <w:ind w:left="3600" w:hanging="480"/>
      </w:pPr>
    </w:lvl>
    <w:lvl w:ilvl="5">
      <w:numFmt w:val="bullet"/>
      <w:lvlText w:val="–"/>
      <w:lvlJc w:val="left"/>
      <w:pPr>
        <w:ind w:left="4320" w:hanging="480"/>
      </w:pPr>
    </w:lvl>
    <w:lvl w:ilvl="6">
      <w:numFmt w:val="bullet"/>
      <w:lvlText w:val="•"/>
      <w:lvlJc w:val="left"/>
      <w:pPr>
        <w:ind w:left="5040" w:hanging="480"/>
      </w:pPr>
    </w:lvl>
    <w:lvl w:ilvl="7">
      <w:numFmt w:val="bullet"/>
      <w:lvlText w:val="–"/>
      <w:lvlJc w:val="left"/>
      <w:pPr>
        <w:ind w:left="5760" w:hanging="480"/>
      </w:pPr>
    </w:lvl>
    <w:lvl w:ilvl="8">
      <w:numFmt w:val="bullet"/>
      <w:lvlText w:val="•"/>
      <w:lvlJc w:val="left"/>
      <w:pPr>
        <w:ind w:left="6480" w:hanging="480"/>
      </w:pPr>
    </w:lvl>
  </w:abstractNum>
  <w:abstractNum w:abstractNumId="2" w15:restartNumberingAfterBreak="0">
    <w:nsid w:val="170CD2DE"/>
    <w:multiLevelType w:val="multilevel"/>
    <w:tmpl w:val="B6EC10E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 w16cid:durableId="1666975224">
    <w:abstractNumId w:val="2"/>
  </w:num>
  <w:num w:numId="2" w16cid:durableId="932127648">
    <w:abstractNumId w:val="0"/>
  </w:num>
  <w:num w:numId="3" w16cid:durableId="2070304786">
    <w:abstractNumId w:val="1"/>
  </w:num>
  <w:num w:numId="4" w16cid:durableId="821428438">
    <w:abstractNumId w:val="1"/>
  </w:num>
  <w:num w:numId="5" w16cid:durableId="668825584">
    <w:abstractNumId w:val="1"/>
  </w:num>
  <w:num w:numId="6" w16cid:durableId="60057529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bordersDoNotSurroundHeader/>
  <w:bordersDoNotSurroundFooter/>
  <w:proofState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D386D"/>
    <w:rsid w:val="00002493"/>
    <w:rsid w:val="000051AF"/>
    <w:rsid w:val="00011114"/>
    <w:rsid w:val="00014DB3"/>
    <w:rsid w:val="00024C94"/>
    <w:rsid w:val="00034C1D"/>
    <w:rsid w:val="00035C95"/>
    <w:rsid w:val="000402FC"/>
    <w:rsid w:val="000466A9"/>
    <w:rsid w:val="00046ACE"/>
    <w:rsid w:val="00053FDC"/>
    <w:rsid w:val="00062146"/>
    <w:rsid w:val="000706EB"/>
    <w:rsid w:val="00071A47"/>
    <w:rsid w:val="0007278C"/>
    <w:rsid w:val="000773E6"/>
    <w:rsid w:val="00081022"/>
    <w:rsid w:val="00096519"/>
    <w:rsid w:val="000A09F4"/>
    <w:rsid w:val="000A130D"/>
    <w:rsid w:val="000C3444"/>
    <w:rsid w:val="000C354A"/>
    <w:rsid w:val="000C4615"/>
    <w:rsid w:val="000C4D5B"/>
    <w:rsid w:val="000D0740"/>
    <w:rsid w:val="000D19C0"/>
    <w:rsid w:val="000D723F"/>
    <w:rsid w:val="000E26DB"/>
    <w:rsid w:val="000E4ED6"/>
    <w:rsid w:val="000F6DDC"/>
    <w:rsid w:val="000F79CF"/>
    <w:rsid w:val="00102130"/>
    <w:rsid w:val="00102B1B"/>
    <w:rsid w:val="00107CB4"/>
    <w:rsid w:val="0011131A"/>
    <w:rsid w:val="0011170B"/>
    <w:rsid w:val="001148E8"/>
    <w:rsid w:val="00120CE8"/>
    <w:rsid w:val="00126ED2"/>
    <w:rsid w:val="00152B48"/>
    <w:rsid w:val="00153D23"/>
    <w:rsid w:val="00155C57"/>
    <w:rsid w:val="001569C8"/>
    <w:rsid w:val="00157C57"/>
    <w:rsid w:val="00160761"/>
    <w:rsid w:val="001666E3"/>
    <w:rsid w:val="00167B74"/>
    <w:rsid w:val="00170714"/>
    <w:rsid w:val="00170CD9"/>
    <w:rsid w:val="00185E60"/>
    <w:rsid w:val="0018623E"/>
    <w:rsid w:val="001957FB"/>
    <w:rsid w:val="0019698C"/>
    <w:rsid w:val="00196B14"/>
    <w:rsid w:val="00196F8E"/>
    <w:rsid w:val="001A28F1"/>
    <w:rsid w:val="001A4870"/>
    <w:rsid w:val="001B7ACE"/>
    <w:rsid w:val="001C7F26"/>
    <w:rsid w:val="001D4DFC"/>
    <w:rsid w:val="001E35CD"/>
    <w:rsid w:val="001E7D98"/>
    <w:rsid w:val="001F3357"/>
    <w:rsid w:val="002045A1"/>
    <w:rsid w:val="0022592A"/>
    <w:rsid w:val="0023251F"/>
    <w:rsid w:val="002362DD"/>
    <w:rsid w:val="00240047"/>
    <w:rsid w:val="002406D5"/>
    <w:rsid w:val="002427D2"/>
    <w:rsid w:val="0025327A"/>
    <w:rsid w:val="002624A8"/>
    <w:rsid w:val="002752BA"/>
    <w:rsid w:val="002860BE"/>
    <w:rsid w:val="002862D3"/>
    <w:rsid w:val="002A631E"/>
    <w:rsid w:val="002B2A67"/>
    <w:rsid w:val="002B2C47"/>
    <w:rsid w:val="002B357F"/>
    <w:rsid w:val="002C4668"/>
    <w:rsid w:val="002D74E0"/>
    <w:rsid w:val="0030410C"/>
    <w:rsid w:val="0031333C"/>
    <w:rsid w:val="00313523"/>
    <w:rsid w:val="00313C60"/>
    <w:rsid w:val="003362E1"/>
    <w:rsid w:val="0033698D"/>
    <w:rsid w:val="00346806"/>
    <w:rsid w:val="00352ACF"/>
    <w:rsid w:val="003559A2"/>
    <w:rsid w:val="00362E2C"/>
    <w:rsid w:val="00364518"/>
    <w:rsid w:val="00367C97"/>
    <w:rsid w:val="00372F53"/>
    <w:rsid w:val="00392EC3"/>
    <w:rsid w:val="003A7CC4"/>
    <w:rsid w:val="003C2D6D"/>
    <w:rsid w:val="003D13F4"/>
    <w:rsid w:val="003E4D31"/>
    <w:rsid w:val="003F6F0A"/>
    <w:rsid w:val="003F792E"/>
    <w:rsid w:val="003F7E88"/>
    <w:rsid w:val="00402C0E"/>
    <w:rsid w:val="004164DC"/>
    <w:rsid w:val="00417179"/>
    <w:rsid w:val="00422CDD"/>
    <w:rsid w:val="00442D77"/>
    <w:rsid w:val="0044451B"/>
    <w:rsid w:val="00460A0E"/>
    <w:rsid w:val="00460BFD"/>
    <w:rsid w:val="00461517"/>
    <w:rsid w:val="00463443"/>
    <w:rsid w:val="004642E7"/>
    <w:rsid w:val="00470FD1"/>
    <w:rsid w:val="004717C0"/>
    <w:rsid w:val="00472F34"/>
    <w:rsid w:val="00476CB8"/>
    <w:rsid w:val="004916D2"/>
    <w:rsid w:val="004978C0"/>
    <w:rsid w:val="004A2202"/>
    <w:rsid w:val="004B4B5F"/>
    <w:rsid w:val="004C407F"/>
    <w:rsid w:val="004D0C8C"/>
    <w:rsid w:val="004D25DA"/>
    <w:rsid w:val="004D2826"/>
    <w:rsid w:val="004E0F32"/>
    <w:rsid w:val="004E7F30"/>
    <w:rsid w:val="004F4D0E"/>
    <w:rsid w:val="0051236B"/>
    <w:rsid w:val="00523FD5"/>
    <w:rsid w:val="00524F2A"/>
    <w:rsid w:val="005556F1"/>
    <w:rsid w:val="00562A29"/>
    <w:rsid w:val="00567F0C"/>
    <w:rsid w:val="0058377F"/>
    <w:rsid w:val="005A5D8A"/>
    <w:rsid w:val="005B0E19"/>
    <w:rsid w:val="005C11C6"/>
    <w:rsid w:val="005C4E64"/>
    <w:rsid w:val="005D1575"/>
    <w:rsid w:val="005D3687"/>
    <w:rsid w:val="005D3CF5"/>
    <w:rsid w:val="005D615E"/>
    <w:rsid w:val="005E0A9D"/>
    <w:rsid w:val="006005A5"/>
    <w:rsid w:val="006076B3"/>
    <w:rsid w:val="00610DA7"/>
    <w:rsid w:val="00611F15"/>
    <w:rsid w:val="006130C6"/>
    <w:rsid w:val="006351A1"/>
    <w:rsid w:val="00647900"/>
    <w:rsid w:val="00652382"/>
    <w:rsid w:val="00663CA0"/>
    <w:rsid w:val="00664545"/>
    <w:rsid w:val="00672BE1"/>
    <w:rsid w:val="00687013"/>
    <w:rsid w:val="0068715B"/>
    <w:rsid w:val="00692A6B"/>
    <w:rsid w:val="006937C3"/>
    <w:rsid w:val="006A61DA"/>
    <w:rsid w:val="006B50ED"/>
    <w:rsid w:val="006B5BE7"/>
    <w:rsid w:val="006B5F9A"/>
    <w:rsid w:val="006B6552"/>
    <w:rsid w:val="006B75C6"/>
    <w:rsid w:val="006D4BEF"/>
    <w:rsid w:val="00700D77"/>
    <w:rsid w:val="007049EA"/>
    <w:rsid w:val="00711CA6"/>
    <w:rsid w:val="00713319"/>
    <w:rsid w:val="00721634"/>
    <w:rsid w:val="00735381"/>
    <w:rsid w:val="0073747C"/>
    <w:rsid w:val="0073764C"/>
    <w:rsid w:val="007409A8"/>
    <w:rsid w:val="0076025D"/>
    <w:rsid w:val="007612A1"/>
    <w:rsid w:val="007642F6"/>
    <w:rsid w:val="00765ADA"/>
    <w:rsid w:val="007668BF"/>
    <w:rsid w:val="00773684"/>
    <w:rsid w:val="00777A89"/>
    <w:rsid w:val="00792C79"/>
    <w:rsid w:val="007956A0"/>
    <w:rsid w:val="007A0803"/>
    <w:rsid w:val="007A2E3E"/>
    <w:rsid w:val="007A3D8F"/>
    <w:rsid w:val="007B252F"/>
    <w:rsid w:val="007C5A81"/>
    <w:rsid w:val="007F2A87"/>
    <w:rsid w:val="007F52E4"/>
    <w:rsid w:val="007F7435"/>
    <w:rsid w:val="008107C1"/>
    <w:rsid w:val="00827510"/>
    <w:rsid w:val="00840A24"/>
    <w:rsid w:val="00843A8F"/>
    <w:rsid w:val="00843AEC"/>
    <w:rsid w:val="008458D3"/>
    <w:rsid w:val="00851A28"/>
    <w:rsid w:val="00854576"/>
    <w:rsid w:val="008651D6"/>
    <w:rsid w:val="008655CA"/>
    <w:rsid w:val="0087082E"/>
    <w:rsid w:val="00884EB0"/>
    <w:rsid w:val="00886E51"/>
    <w:rsid w:val="00887999"/>
    <w:rsid w:val="00895721"/>
    <w:rsid w:val="008962F9"/>
    <w:rsid w:val="008968A9"/>
    <w:rsid w:val="008B2B3A"/>
    <w:rsid w:val="008B7614"/>
    <w:rsid w:val="008C1472"/>
    <w:rsid w:val="008C5273"/>
    <w:rsid w:val="008D44E1"/>
    <w:rsid w:val="008E1BC0"/>
    <w:rsid w:val="008E4CC1"/>
    <w:rsid w:val="0090546D"/>
    <w:rsid w:val="00914F7F"/>
    <w:rsid w:val="00930E05"/>
    <w:rsid w:val="00932432"/>
    <w:rsid w:val="00940320"/>
    <w:rsid w:val="009439F9"/>
    <w:rsid w:val="0094770E"/>
    <w:rsid w:val="00955246"/>
    <w:rsid w:val="00955396"/>
    <w:rsid w:val="00971767"/>
    <w:rsid w:val="00977DAF"/>
    <w:rsid w:val="00984263"/>
    <w:rsid w:val="00993683"/>
    <w:rsid w:val="009973F6"/>
    <w:rsid w:val="009A50D1"/>
    <w:rsid w:val="009A73B8"/>
    <w:rsid w:val="009C75BD"/>
    <w:rsid w:val="009D2AA8"/>
    <w:rsid w:val="009E10EF"/>
    <w:rsid w:val="009E23B5"/>
    <w:rsid w:val="009F0EC9"/>
    <w:rsid w:val="009F19F9"/>
    <w:rsid w:val="009F242B"/>
    <w:rsid w:val="009F496E"/>
    <w:rsid w:val="009F4C14"/>
    <w:rsid w:val="009F6473"/>
    <w:rsid w:val="00A01E44"/>
    <w:rsid w:val="00A02E4F"/>
    <w:rsid w:val="00A2223C"/>
    <w:rsid w:val="00A37221"/>
    <w:rsid w:val="00A37851"/>
    <w:rsid w:val="00A52E61"/>
    <w:rsid w:val="00A53D85"/>
    <w:rsid w:val="00A61760"/>
    <w:rsid w:val="00A774D7"/>
    <w:rsid w:val="00A826CF"/>
    <w:rsid w:val="00A9290F"/>
    <w:rsid w:val="00A94198"/>
    <w:rsid w:val="00A956B9"/>
    <w:rsid w:val="00A9612E"/>
    <w:rsid w:val="00A97128"/>
    <w:rsid w:val="00AA3BC8"/>
    <w:rsid w:val="00AB5954"/>
    <w:rsid w:val="00AC1493"/>
    <w:rsid w:val="00AC159A"/>
    <w:rsid w:val="00AC287A"/>
    <w:rsid w:val="00AC60B9"/>
    <w:rsid w:val="00AD386D"/>
    <w:rsid w:val="00B017AF"/>
    <w:rsid w:val="00B1009A"/>
    <w:rsid w:val="00B30F49"/>
    <w:rsid w:val="00B36E6F"/>
    <w:rsid w:val="00B74549"/>
    <w:rsid w:val="00B7479C"/>
    <w:rsid w:val="00B82BA1"/>
    <w:rsid w:val="00B8322D"/>
    <w:rsid w:val="00BA1F69"/>
    <w:rsid w:val="00BA49EC"/>
    <w:rsid w:val="00BA7B8E"/>
    <w:rsid w:val="00BA7E13"/>
    <w:rsid w:val="00BB1F75"/>
    <w:rsid w:val="00BC496F"/>
    <w:rsid w:val="00BD2CFD"/>
    <w:rsid w:val="00BD4383"/>
    <w:rsid w:val="00BD6046"/>
    <w:rsid w:val="00BD6B1E"/>
    <w:rsid w:val="00BE08FB"/>
    <w:rsid w:val="00BE6F35"/>
    <w:rsid w:val="00BE7B49"/>
    <w:rsid w:val="00C02E75"/>
    <w:rsid w:val="00C0424B"/>
    <w:rsid w:val="00C17277"/>
    <w:rsid w:val="00C311E6"/>
    <w:rsid w:val="00C3568D"/>
    <w:rsid w:val="00C471CD"/>
    <w:rsid w:val="00C47861"/>
    <w:rsid w:val="00C51FE3"/>
    <w:rsid w:val="00C5201F"/>
    <w:rsid w:val="00C769BA"/>
    <w:rsid w:val="00C81113"/>
    <w:rsid w:val="00C842DD"/>
    <w:rsid w:val="00C863A4"/>
    <w:rsid w:val="00C8762D"/>
    <w:rsid w:val="00CB4754"/>
    <w:rsid w:val="00CC6031"/>
    <w:rsid w:val="00CD2FED"/>
    <w:rsid w:val="00CD5CF1"/>
    <w:rsid w:val="00CE2E8A"/>
    <w:rsid w:val="00CF538B"/>
    <w:rsid w:val="00D06510"/>
    <w:rsid w:val="00D10233"/>
    <w:rsid w:val="00D30B99"/>
    <w:rsid w:val="00D55493"/>
    <w:rsid w:val="00D6503D"/>
    <w:rsid w:val="00D70110"/>
    <w:rsid w:val="00D7772C"/>
    <w:rsid w:val="00D830BA"/>
    <w:rsid w:val="00D846D0"/>
    <w:rsid w:val="00D85898"/>
    <w:rsid w:val="00D86390"/>
    <w:rsid w:val="00D86FF4"/>
    <w:rsid w:val="00D936FA"/>
    <w:rsid w:val="00DA2609"/>
    <w:rsid w:val="00DA60B0"/>
    <w:rsid w:val="00DB3F94"/>
    <w:rsid w:val="00DC2E34"/>
    <w:rsid w:val="00DC5EAE"/>
    <w:rsid w:val="00DD1509"/>
    <w:rsid w:val="00DD4899"/>
    <w:rsid w:val="00DD6E2D"/>
    <w:rsid w:val="00DE2FA9"/>
    <w:rsid w:val="00DE6F8E"/>
    <w:rsid w:val="00DF0DE0"/>
    <w:rsid w:val="00E11083"/>
    <w:rsid w:val="00E15856"/>
    <w:rsid w:val="00E16302"/>
    <w:rsid w:val="00E1708E"/>
    <w:rsid w:val="00E21BB6"/>
    <w:rsid w:val="00E30C30"/>
    <w:rsid w:val="00E33B54"/>
    <w:rsid w:val="00E429DC"/>
    <w:rsid w:val="00E470CB"/>
    <w:rsid w:val="00E730C9"/>
    <w:rsid w:val="00E81AD8"/>
    <w:rsid w:val="00E8417A"/>
    <w:rsid w:val="00E96ED9"/>
    <w:rsid w:val="00EA2D45"/>
    <w:rsid w:val="00EA2FE3"/>
    <w:rsid w:val="00EA35BA"/>
    <w:rsid w:val="00EC1CBD"/>
    <w:rsid w:val="00EC5444"/>
    <w:rsid w:val="00ED0C57"/>
    <w:rsid w:val="00ED49F6"/>
    <w:rsid w:val="00ED5E19"/>
    <w:rsid w:val="00EE386F"/>
    <w:rsid w:val="00EE4C0A"/>
    <w:rsid w:val="00EE780E"/>
    <w:rsid w:val="00EF337A"/>
    <w:rsid w:val="00F01A8B"/>
    <w:rsid w:val="00F0307F"/>
    <w:rsid w:val="00F07926"/>
    <w:rsid w:val="00F117A3"/>
    <w:rsid w:val="00F176FC"/>
    <w:rsid w:val="00F40B01"/>
    <w:rsid w:val="00F5260A"/>
    <w:rsid w:val="00F5280A"/>
    <w:rsid w:val="00F7375F"/>
    <w:rsid w:val="00F74D23"/>
    <w:rsid w:val="00F76728"/>
    <w:rsid w:val="00F769CA"/>
    <w:rsid w:val="00F826F0"/>
    <w:rsid w:val="00F87870"/>
    <w:rsid w:val="00F94310"/>
    <w:rsid w:val="00F9566E"/>
    <w:rsid w:val="00FA6100"/>
    <w:rsid w:val="00FB1825"/>
    <w:rsid w:val="00FB25C5"/>
    <w:rsid w:val="00FB7413"/>
    <w:rsid w:val="00FC3C03"/>
    <w:rsid w:val="00FC7A65"/>
    <w:rsid w:val="00FD21F2"/>
    <w:rsid w:val="00FF3A6B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50948A"/>
  <w15:docId w15:val="{201D1B0D-7C78-4E08-BC35-691AC727F2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0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2">
    <w:name w:val="heading 2"/>
    <w:basedOn w:val="a"/>
    <w:next w:val="a0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3">
    <w:name w:val="heading 3"/>
    <w:basedOn w:val="a"/>
    <w:next w:val="a0"/>
    <w:link w:val="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0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5">
    <w:name w:val="heading 5"/>
    <w:basedOn w:val="a"/>
    <w:next w:val="a0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6">
    <w:name w:val="heading 6"/>
    <w:basedOn w:val="a"/>
    <w:next w:val="a0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7">
    <w:name w:val="heading 7"/>
    <w:basedOn w:val="a"/>
    <w:next w:val="a0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8">
    <w:name w:val="heading 8"/>
    <w:basedOn w:val="a"/>
    <w:next w:val="a0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9">
    <w:name w:val="heading 9"/>
    <w:basedOn w:val="a"/>
    <w:next w:val="a0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Body Text"/>
    <w:basedOn w:val="a"/>
    <w:link w:val="Char"/>
    <w:qFormat/>
    <w:pPr>
      <w:spacing w:before="180" w:after="180"/>
    </w:pPr>
  </w:style>
  <w:style w:type="paragraph" w:customStyle="1" w:styleId="FirstParagraph">
    <w:name w:val="First Paragraph"/>
    <w:basedOn w:val="a0"/>
    <w:next w:val="a0"/>
    <w:qFormat/>
  </w:style>
  <w:style w:type="paragraph" w:customStyle="1" w:styleId="Compact">
    <w:name w:val="Compact"/>
    <w:basedOn w:val="a0"/>
    <w:qFormat/>
    <w:pPr>
      <w:spacing w:before="36" w:after="36"/>
    </w:pPr>
  </w:style>
  <w:style w:type="paragraph" w:styleId="a4">
    <w:name w:val="Title"/>
    <w:basedOn w:val="a"/>
    <w:next w:val="a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a5">
    <w:name w:val="Subtitle"/>
    <w:basedOn w:val="a4"/>
    <w:next w:val="a0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a0"/>
    <w:qFormat/>
    <w:pPr>
      <w:keepNext/>
      <w:keepLines/>
      <w:jc w:val="center"/>
    </w:pPr>
  </w:style>
  <w:style w:type="paragraph" w:styleId="a6">
    <w:name w:val="Date"/>
    <w:next w:val="a0"/>
    <w:qFormat/>
    <w:pPr>
      <w:keepNext/>
      <w:keepLines/>
      <w:jc w:val="center"/>
    </w:pPr>
  </w:style>
  <w:style w:type="paragraph" w:customStyle="1" w:styleId="Abstract">
    <w:name w:val="Abstract"/>
    <w:basedOn w:val="a"/>
    <w:next w:val="a0"/>
    <w:qFormat/>
    <w:pPr>
      <w:keepNext/>
      <w:keepLines/>
      <w:spacing w:before="300" w:after="300"/>
    </w:pPr>
    <w:rPr>
      <w:sz w:val="20"/>
      <w:szCs w:val="20"/>
    </w:rPr>
  </w:style>
  <w:style w:type="paragraph" w:styleId="a7">
    <w:name w:val="Bibliography"/>
    <w:basedOn w:val="a"/>
    <w:qFormat/>
    <w:pPr>
      <w:tabs>
        <w:tab w:val="left" w:pos="384"/>
      </w:tabs>
      <w:spacing w:after="0" w:line="480" w:lineRule="auto"/>
      <w:ind w:left="384" w:hanging="384"/>
    </w:pPr>
  </w:style>
  <w:style w:type="paragraph" w:styleId="a8">
    <w:name w:val="Block Text"/>
    <w:basedOn w:val="a0"/>
    <w:next w:val="a0"/>
    <w:uiPriority w:val="9"/>
    <w:unhideWhenUsed/>
    <w:qFormat/>
    <w:pPr>
      <w:spacing w:before="100" w:after="100"/>
      <w:ind w:left="480" w:right="480"/>
    </w:pPr>
  </w:style>
  <w:style w:type="paragraph" w:styleId="a9">
    <w:name w:val="footnote text"/>
    <w:basedOn w:val="a"/>
    <w:uiPriority w:val="9"/>
    <w:unhideWhenUsed/>
    <w:qFormat/>
  </w:style>
  <w:style w:type="table" w:customStyle="1" w:styleId="Table">
    <w:name w:val="Table"/>
    <w:semiHidden/>
    <w:unhideWhenUsed/>
    <w:qFormat/>
    <w:rsid w:val="001C684F"/>
    <w:pPr>
      <w:jc w:val="center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vAlign w:val="center"/>
    </w:tc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a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a"/>
  </w:style>
  <w:style w:type="paragraph" w:styleId="aa">
    <w:name w:val="caption"/>
    <w:basedOn w:val="a"/>
    <w:link w:val="Char0"/>
    <w:pPr>
      <w:spacing w:after="120"/>
    </w:pPr>
    <w:rPr>
      <w:i/>
    </w:rPr>
  </w:style>
  <w:style w:type="paragraph" w:customStyle="1" w:styleId="TableCaption">
    <w:name w:val="Table Caption"/>
    <w:basedOn w:val="aa"/>
    <w:pPr>
      <w:keepNext/>
    </w:pPr>
  </w:style>
  <w:style w:type="paragraph" w:customStyle="1" w:styleId="ImageCaption">
    <w:name w:val="Image Caption"/>
    <w:basedOn w:val="aa"/>
  </w:style>
  <w:style w:type="paragraph" w:customStyle="1" w:styleId="Figure">
    <w:name w:val="Figure"/>
    <w:basedOn w:val="a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har0">
    <w:name w:val="캡션 Char"/>
    <w:basedOn w:val="a1"/>
    <w:link w:val="aa"/>
  </w:style>
  <w:style w:type="character" w:customStyle="1" w:styleId="VerbatimChar">
    <w:name w:val="Verbatim Char"/>
    <w:basedOn w:val="Char0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Char0"/>
  </w:style>
  <w:style w:type="character" w:styleId="ab">
    <w:name w:val="footnote reference"/>
    <w:basedOn w:val="Char0"/>
    <w:rPr>
      <w:vertAlign w:val="superscript"/>
    </w:rPr>
  </w:style>
  <w:style w:type="character" w:styleId="ac">
    <w:name w:val="Hyperlink"/>
    <w:basedOn w:val="Char0"/>
    <w:rPr>
      <w:color w:val="4F81BD" w:themeColor="accent1"/>
    </w:rPr>
  </w:style>
  <w:style w:type="paragraph" w:styleId="TOC">
    <w:name w:val="TOC Heading"/>
    <w:basedOn w:val="1"/>
    <w:next w:val="a0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styleId="ad">
    <w:name w:val="endnote text"/>
    <w:basedOn w:val="a"/>
    <w:link w:val="Char1"/>
    <w:semiHidden/>
    <w:unhideWhenUsed/>
    <w:rsid w:val="00D10E5D"/>
    <w:pPr>
      <w:snapToGrid w:val="0"/>
    </w:pPr>
  </w:style>
  <w:style w:type="character" w:customStyle="1" w:styleId="Char1">
    <w:name w:val="미주 텍스트 Char"/>
    <w:basedOn w:val="a1"/>
    <w:link w:val="ad"/>
    <w:semiHidden/>
    <w:rsid w:val="00D10E5D"/>
  </w:style>
  <w:style w:type="character" w:styleId="ae">
    <w:name w:val="endnote reference"/>
    <w:basedOn w:val="a1"/>
    <w:semiHidden/>
    <w:unhideWhenUsed/>
    <w:rsid w:val="00D10E5D"/>
    <w:rPr>
      <w:vertAlign w:val="superscript"/>
    </w:rPr>
  </w:style>
  <w:style w:type="character" w:styleId="af">
    <w:name w:val="line number"/>
    <w:basedOn w:val="a1"/>
    <w:semiHidden/>
    <w:unhideWhenUsed/>
    <w:rsid w:val="00D10E5D"/>
  </w:style>
  <w:style w:type="paragraph" w:styleId="af0">
    <w:name w:val="header"/>
    <w:basedOn w:val="a"/>
    <w:link w:val="Char2"/>
    <w:unhideWhenUsed/>
    <w:rsid w:val="007527D0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1"/>
    <w:link w:val="af0"/>
    <w:rsid w:val="007527D0"/>
  </w:style>
  <w:style w:type="paragraph" w:styleId="af1">
    <w:name w:val="footer"/>
    <w:basedOn w:val="a"/>
    <w:link w:val="Char3"/>
    <w:uiPriority w:val="99"/>
    <w:unhideWhenUsed/>
    <w:rsid w:val="007527D0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1"/>
    <w:link w:val="af1"/>
    <w:uiPriority w:val="99"/>
    <w:rsid w:val="007527D0"/>
  </w:style>
  <w:style w:type="paragraph" w:customStyle="1" w:styleId="SourceCode">
    <w:name w:val="Source Code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af2">
    <w:name w:val="List Paragraph"/>
    <w:basedOn w:val="a"/>
    <w:uiPriority w:val="34"/>
    <w:qFormat/>
    <w:rsid w:val="00422CDD"/>
    <w:pPr>
      <w:ind w:leftChars="400" w:left="800"/>
    </w:pPr>
  </w:style>
  <w:style w:type="character" w:customStyle="1" w:styleId="Char">
    <w:name w:val="본문 Char"/>
    <w:basedOn w:val="a1"/>
    <w:link w:val="a0"/>
    <w:rsid w:val="002B357F"/>
  </w:style>
  <w:style w:type="character" w:styleId="af3">
    <w:name w:val="annotation reference"/>
    <w:basedOn w:val="a1"/>
    <w:semiHidden/>
    <w:unhideWhenUsed/>
    <w:rsid w:val="002B357F"/>
    <w:rPr>
      <w:sz w:val="18"/>
      <w:szCs w:val="18"/>
    </w:rPr>
  </w:style>
  <w:style w:type="paragraph" w:styleId="af4">
    <w:name w:val="annotation text"/>
    <w:basedOn w:val="a"/>
    <w:link w:val="Char4"/>
    <w:unhideWhenUsed/>
    <w:rsid w:val="002B357F"/>
  </w:style>
  <w:style w:type="character" w:customStyle="1" w:styleId="Char4">
    <w:name w:val="메모 텍스트 Char"/>
    <w:basedOn w:val="a1"/>
    <w:link w:val="af4"/>
    <w:rsid w:val="002B357F"/>
  </w:style>
  <w:style w:type="character" w:styleId="af5">
    <w:name w:val="Placeholder Text"/>
    <w:basedOn w:val="a1"/>
    <w:semiHidden/>
    <w:rsid w:val="004B4B5F"/>
    <w:rPr>
      <w:color w:val="666666"/>
    </w:rPr>
  </w:style>
  <w:style w:type="paragraph" w:styleId="af6">
    <w:name w:val="annotation subject"/>
    <w:basedOn w:val="af4"/>
    <w:next w:val="af4"/>
    <w:link w:val="Char5"/>
    <w:semiHidden/>
    <w:unhideWhenUsed/>
    <w:rsid w:val="003A7CC4"/>
    <w:rPr>
      <w:b/>
      <w:bCs/>
    </w:rPr>
  </w:style>
  <w:style w:type="character" w:customStyle="1" w:styleId="Char5">
    <w:name w:val="메모 주제 Char"/>
    <w:basedOn w:val="Char4"/>
    <w:link w:val="af6"/>
    <w:semiHidden/>
    <w:rsid w:val="003A7CC4"/>
    <w:rPr>
      <w:b/>
      <w:bCs/>
    </w:rPr>
  </w:style>
  <w:style w:type="character" w:customStyle="1" w:styleId="3Char">
    <w:name w:val="제목 3 Char"/>
    <w:basedOn w:val="a1"/>
    <w:link w:val="3"/>
    <w:uiPriority w:val="9"/>
    <w:rsid w:val="00E8417A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FAB2FC-3A84-46C4-A6CA-DC61765092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4</TotalTime>
  <Pages>1</Pages>
  <Words>308</Words>
  <Characters>1759</Characters>
  <Application>Microsoft Office Word</Application>
  <DocSecurity>0</DocSecurity>
  <Lines>14</Lines>
  <Paragraphs>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>A Structurally and Functionally Valid Reverse-Engineered Neuronal Network of Caenorhabditis elegans</vt:lpstr>
    </vt:vector>
  </TitlesOfParts>
  <Company/>
  <LinksUpToDate>false</LinksUpToDate>
  <CharactersWithSpaces>2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Structurally and Functionally Valid Reverse-Engineered Neuronal Network of Caenorhabditis elegans</dc:title>
  <dc:creator>Taegon Chung, Iksoo Chang, and Sangyeol Kim Brain Sciences Department, Daegu Gyeongbuk Institute of Science and Technology, Korea</dc:creator>
  <cp:keywords/>
  <cp:lastModifiedBy>정태곤</cp:lastModifiedBy>
  <cp:revision>259</cp:revision>
  <cp:lastPrinted>2026-02-02T07:15:00Z</cp:lastPrinted>
  <dcterms:created xsi:type="dcterms:W3CDTF">2023-10-13T08:21:00Z</dcterms:created>
  <dcterms:modified xsi:type="dcterms:W3CDTF">2026-02-13T07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ate">
    <vt:lpwstr>2023 Optober</vt:lpwstr>
  </property>
  <property fmtid="{D5CDD505-2E9C-101B-9397-08002B2CF9AE}" pid="3" name="ZOTERO_PREF_1">
    <vt:lpwstr>&lt;data data-version="3" zotero-version="8.0.3"&gt;&lt;session id="oR6zFPXk"/&gt;&lt;style id="http://www.zotero.org/styles/scientific-reports" hasBibliography="1" bibliographyStyleHasBeenSet="1"/&gt;&lt;prefs&gt;&lt;pref name="fieldType" value="Field"/&gt;&lt;pref name="automaticJourna</vt:lpwstr>
  </property>
  <property fmtid="{D5CDD505-2E9C-101B-9397-08002B2CF9AE}" pid="4" name="ZOTERO_PREF_2">
    <vt:lpwstr>lAbbreviations" value="true"/&gt;&lt;/prefs&gt;&lt;/data&gt;</vt:lpwstr>
  </property>
</Properties>
</file>